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cultural industry</w:t>
      </w:r>
      <w:r w:rsidR="00DA5242">
        <w:rPr>
          <w:b/>
          <w:bCs/>
        </w:rPr>
        <w:t>:</w:t>
      </w:r>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4FA1406C" w14:textId="10206BF4" w:rsidR="003A1EA0" w:rsidRDefault="003A1EA0" w:rsidP="003A1EA0">
      <w:r w:rsidRPr="003A1EA0">
        <w:rPr>
          <w:b/>
          <w:bCs/>
        </w:rPr>
        <w:t>Step 1. Define and refine search keywords</w:t>
      </w:r>
      <w:r>
        <w:rPr>
          <w:b/>
          <w:bCs/>
        </w:rPr>
        <w:br/>
      </w:r>
      <w: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 </w:t>
      </w:r>
      <w:r>
        <w:fldChar w:fldCharType="begin" w:fldLock="1"/>
      </w:r>
      <w: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plainTextFormattedCitation":"[1]","previouslyFormattedCitation":"&lt;sup&gt;1&lt;/sup&gt;"},"properties":{"noteIndex":0},"schema":"https://github.com/citation-style-language/schema/raw/master/csl-citation.json"}</w:instrText>
      </w:r>
      <w:r>
        <w:fldChar w:fldCharType="separate"/>
      </w:r>
      <w:r w:rsidRPr="006D3105">
        <w:rPr>
          <w:noProof/>
        </w:rPr>
        <w:t>[1]</w:t>
      </w:r>
      <w:r>
        <w:fldChar w:fldCharType="end"/>
      </w:r>
      <w:r>
        <w:t xml:space="preserve">. </w:t>
      </w:r>
    </w:p>
    <w:p w14:paraId="78316146" w14:textId="77777777" w:rsidR="003A1EA0" w:rsidRDefault="003A1EA0" w:rsidP="003A1EA0">
      <w:r>
        <w:t>To ensure comprehensive coverage of keywords related to {The Impact of Digital Transformation on Performance and the Cultural Industry: Challenges and Opportunities}, we reviewed the search string from a systematic mapping study in Arts, Humanities, and Cultures. After conducting several trial searches, observing the results, and refining the search string, we developed the following final search string:</w:t>
      </w:r>
    </w:p>
    <w:p w14:paraId="1E7E8E8E" w14:textId="77777777" w:rsidR="003A1EA0" w:rsidRDefault="003A1EA0" w:rsidP="003A1EA0">
      <w:r>
        <w:t>[(Challenges) OR (Opportunities)] AND [(</w:t>
      </w:r>
      <w:r w:rsidRPr="009126DC">
        <w:t>Digital Transformation</w:t>
      </w:r>
      <w:r>
        <w:t>) AND ((Cultural Industry)]</w:t>
      </w:r>
    </w:p>
    <w:p w14:paraId="782F9255" w14:textId="77777777" w:rsidR="003A1EA0" w:rsidRDefault="003A1EA0" w:rsidP="003A1EA0"/>
    <w:p w14:paraId="540DC249" w14:textId="3A903B6A" w:rsidR="003A1EA0" w:rsidRPr="00150500" w:rsidRDefault="003A1EA0" w:rsidP="003A1EA0">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w:t>
      </w:r>
      <w:r>
        <w:t>Cultural Industry)].</w:t>
      </w:r>
    </w:p>
    <w:p w14:paraId="59293F7F" w14:textId="61600FF0" w:rsidR="009F69A9" w:rsidRDefault="009F69A9" w:rsidP="009F69A9">
      <w:pPr>
        <w:shd w:val="clear" w:color="auto" w:fill="FFFFFF"/>
        <w:rPr>
          <w:rFonts w:ascii="Arial" w:eastAsia="Times New Roman" w:hAnsi="Arial" w:cs="Arial"/>
          <w:color w:val="222222"/>
        </w:rPr>
      </w:pP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Develop research framework and choose appropriate research methods (quantitative, qualitative, or mixed-methods).</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Pilot test data collection tools and refin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77777777"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4A0AA99" w14:textId="77777777"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2BD6203" w14:textId="77777777"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5665C9EE" w14:textId="77777777"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7777777"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4616FC8" w14:textId="77777777"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490A0533" w14:textId="77777777"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2076628D" w14:textId="77777777"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bookmarkEnd w:id="19"/>
    <w:p w14:paraId="78AF79B6" w14:textId="77777777" w:rsidR="00CA6B64" w:rsidRDefault="00CA6B64" w:rsidP="00CA6B64">
      <w:pPr>
        <w:pStyle w:val="Heading2"/>
      </w:pPr>
      <w:r>
        <w:t>Strategies for Success</w:t>
      </w:r>
    </w:p>
    <w:p w14:paraId="7EDD27AF" w14:textId="77777777"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5486C6C" w14:textId="77777777"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46742AD9" w14:textId="77777777"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719CA8D6" w14:textId="77777777"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r>
        <w:t xml:space="preserve">E,g,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0C99D422">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r>
        <w:t>E.g, Showing how we use</w:t>
      </w:r>
      <w:r w:rsidRPr="002633B1">
        <w:t xml:space="preserve"> </w:t>
      </w:r>
      <w:r>
        <w:t xml:space="preserve">NVivo software to process the </w:t>
      </w:r>
      <w:r w:rsidRPr="004152E3">
        <w:t>Content Analysis</w:t>
      </w:r>
      <w:r>
        <w:rPr>
          <w:noProof/>
        </w:rPr>
        <w:drawing>
          <wp:inline distT="0" distB="0" distL="0" distR="0" wp14:anchorId="15B22D29" wp14:editId="340DB307">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1"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8"/>
  </w:num>
  <w:num w:numId="15" w16cid:durableId="156962095">
    <w:abstractNumId w:val="12"/>
  </w:num>
  <w:num w:numId="16" w16cid:durableId="1772627660">
    <w:abstractNumId w:val="17"/>
  </w:num>
  <w:num w:numId="17" w16cid:durableId="1039237024">
    <w:abstractNumId w:val="35"/>
  </w:num>
  <w:num w:numId="18" w16cid:durableId="562300669">
    <w:abstractNumId w:val="29"/>
  </w:num>
  <w:num w:numId="19" w16cid:durableId="1518693418">
    <w:abstractNumId w:val="30"/>
  </w:num>
  <w:num w:numId="20" w16cid:durableId="1465661247">
    <w:abstractNumId w:val="14"/>
  </w:num>
  <w:num w:numId="21" w16cid:durableId="469787167">
    <w:abstractNumId w:val="3"/>
  </w:num>
  <w:num w:numId="22" w16cid:durableId="685713990">
    <w:abstractNumId w:val="2"/>
  </w:num>
  <w:num w:numId="23" w16cid:durableId="883978680">
    <w:abstractNumId w:val="38"/>
  </w:num>
  <w:num w:numId="24" w16cid:durableId="1182624487">
    <w:abstractNumId w:val="32"/>
  </w:num>
  <w:num w:numId="25" w16cid:durableId="2116243950">
    <w:abstractNumId w:val="33"/>
  </w:num>
  <w:num w:numId="26" w16cid:durableId="1435857213">
    <w:abstractNumId w:val="1"/>
  </w:num>
  <w:num w:numId="27" w16cid:durableId="1966085621">
    <w:abstractNumId w:val="8"/>
  </w:num>
  <w:num w:numId="28" w16cid:durableId="245463629">
    <w:abstractNumId w:val="23"/>
  </w:num>
  <w:num w:numId="29" w16cid:durableId="2104450281">
    <w:abstractNumId w:val="20"/>
  </w:num>
  <w:num w:numId="30" w16cid:durableId="1895195221">
    <w:abstractNumId w:val="10"/>
  </w:num>
  <w:num w:numId="31" w16cid:durableId="1783956268">
    <w:abstractNumId w:val="5"/>
  </w:num>
  <w:num w:numId="32" w16cid:durableId="850682718">
    <w:abstractNumId w:val="27"/>
  </w:num>
  <w:num w:numId="33" w16cid:durableId="1884369304">
    <w:abstractNumId w:val="16"/>
  </w:num>
  <w:num w:numId="34" w16cid:durableId="740568975">
    <w:abstractNumId w:val="31"/>
  </w:num>
  <w:num w:numId="35" w16cid:durableId="1264453632">
    <w:abstractNumId w:val="21"/>
  </w:num>
  <w:num w:numId="36" w16cid:durableId="1916820883">
    <w:abstractNumId w:val="15"/>
  </w:num>
  <w:num w:numId="37" w16cid:durableId="150490234">
    <w:abstractNumId w:val="11"/>
  </w:num>
  <w:num w:numId="38" w16cid:durableId="72894073">
    <w:abstractNumId w:val="19"/>
  </w:num>
  <w:num w:numId="39" w16cid:durableId="847596683">
    <w:abstractNumId w:val="25"/>
  </w:num>
  <w:num w:numId="40" w16cid:durableId="1078602628">
    <w:abstractNumId w:val="13"/>
  </w:num>
  <w:num w:numId="41" w16cid:durableId="1465540718">
    <w:abstractNumId w:val="9"/>
  </w:num>
  <w:num w:numId="42" w16cid:durableId="566963688">
    <w:abstractNumId w:val="37"/>
  </w:num>
  <w:num w:numId="43" w16cid:durableId="940382924">
    <w:abstractNumId w:val="28"/>
  </w:num>
  <w:num w:numId="44" w16cid:durableId="743838460">
    <w:abstractNumId w:val="26"/>
  </w:num>
  <w:num w:numId="45" w16cid:durableId="1513105728">
    <w:abstractNumId w:val="4"/>
  </w:num>
  <w:num w:numId="46" w16cid:durableId="548886380">
    <w:abstractNumId w:val="22"/>
  </w:num>
  <w:num w:numId="47" w16cid:durableId="1906990364">
    <w:abstractNumId w:val="7"/>
  </w:num>
  <w:num w:numId="48" w16cid:durableId="1873807930">
    <w:abstractNumId w:val="24"/>
  </w:num>
  <w:num w:numId="49" w16cid:durableId="1394544665">
    <w:abstractNumId w:val="34"/>
  </w:num>
  <w:num w:numId="50" w16cid:durableId="206197587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qAUArMLi1CwAAAA="/>
  </w:docVars>
  <w:rsids>
    <w:rsidRoot w:val="0065604E"/>
    <w:rsid w:val="00053D31"/>
    <w:rsid w:val="00072666"/>
    <w:rsid w:val="00090C37"/>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A1EA0"/>
    <w:rsid w:val="003B2EEA"/>
    <w:rsid w:val="003C0648"/>
    <w:rsid w:val="00433D23"/>
    <w:rsid w:val="00454084"/>
    <w:rsid w:val="0048207C"/>
    <w:rsid w:val="00484731"/>
    <w:rsid w:val="004B24B7"/>
    <w:rsid w:val="004C5D80"/>
    <w:rsid w:val="004E3860"/>
    <w:rsid w:val="005A544C"/>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8</Pages>
  <Words>12862</Words>
  <Characters>73319</Characters>
  <Application>Microsoft Office Word</Application>
  <DocSecurity>0</DocSecurity>
  <Lines>610</Lines>
  <Paragraphs>172</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61</cp:revision>
  <cp:lastPrinted>2024-06-19T19:46:00Z</cp:lastPrinted>
  <dcterms:created xsi:type="dcterms:W3CDTF">2024-06-18T23:06:00Z</dcterms:created>
  <dcterms:modified xsi:type="dcterms:W3CDTF">2024-06-19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